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3E982E5" w14:textId="6383251C" w:rsidR="00E81978" w:rsidRPr="0057424B" w:rsidRDefault="00056768">
      <w:pPr>
        <w:pStyle w:val="Title"/>
      </w:pPr>
      <w:r w:rsidRPr="0057424B">
        <w:t>Reflective Paper</w:t>
      </w:r>
    </w:p>
    <w:p w14:paraId="204F5273" w14:textId="4A7E83B8" w:rsidR="00B823AA" w:rsidRPr="0057424B" w:rsidRDefault="000B50A6" w:rsidP="00B823AA">
      <w:pPr>
        <w:pStyle w:val="Title2"/>
      </w:pPr>
      <w:r w:rsidRPr="0057424B">
        <w:t>[Author’s name]</w:t>
      </w:r>
    </w:p>
    <w:p w14:paraId="1E1AD5A7" w14:textId="16121037" w:rsidR="00E81978" w:rsidRPr="0057424B" w:rsidRDefault="00E81978" w:rsidP="00B823AA">
      <w:pPr>
        <w:pStyle w:val="Title2"/>
      </w:pPr>
    </w:p>
    <w:p w14:paraId="06833346" w14:textId="2466220F" w:rsidR="00E81978" w:rsidRPr="0057424B" w:rsidRDefault="00E81978">
      <w:pPr>
        <w:pStyle w:val="Title"/>
      </w:pPr>
    </w:p>
    <w:p w14:paraId="7252C278" w14:textId="290A6AC8" w:rsidR="00A345C6" w:rsidRPr="0057424B" w:rsidRDefault="00A345C6" w:rsidP="00B823AA">
      <w:pPr>
        <w:pStyle w:val="Title2"/>
      </w:pPr>
    </w:p>
    <w:p w14:paraId="6BFB5EB7" w14:textId="77777777" w:rsidR="00A345C6" w:rsidRPr="0057424B" w:rsidRDefault="00A345C6">
      <w:r w:rsidRPr="0057424B">
        <w:br w:type="page"/>
      </w:r>
    </w:p>
    <w:p w14:paraId="256D8CB1" w14:textId="3A0D9C95" w:rsidR="00E81978" w:rsidRPr="0057424B" w:rsidRDefault="00056768" w:rsidP="00B823AA">
      <w:pPr>
        <w:pStyle w:val="Title2"/>
      </w:pPr>
      <w:r w:rsidRPr="0057424B">
        <w:lastRenderedPageBreak/>
        <w:t>Reflective Paper</w:t>
      </w:r>
    </w:p>
    <w:p w14:paraId="373CC2E4" w14:textId="1918B5D0" w:rsidR="0055413B" w:rsidRPr="0057424B" w:rsidRDefault="0055413B" w:rsidP="00B823AA">
      <w:pPr>
        <w:pStyle w:val="Title2"/>
        <w:rPr>
          <w:b/>
          <w:bCs/>
        </w:rPr>
      </w:pPr>
      <w:r w:rsidRPr="0057424B">
        <w:rPr>
          <w:b/>
          <w:bCs/>
        </w:rPr>
        <w:t>Introduction</w:t>
      </w:r>
    </w:p>
    <w:p w14:paraId="6403A62E" w14:textId="5449B9BE" w:rsidR="00635780" w:rsidRPr="0057424B" w:rsidRDefault="00635780" w:rsidP="00635780">
      <w:pPr>
        <w:pStyle w:val="Title2"/>
        <w:jc w:val="left"/>
      </w:pPr>
      <w:r w:rsidRPr="0057424B">
        <w:tab/>
        <w:t xml:space="preserve">The role of </w:t>
      </w:r>
      <w:r w:rsidR="008A4B0B" w:rsidRPr="0057424B">
        <w:t xml:space="preserve">the </w:t>
      </w:r>
      <w:r w:rsidRPr="0057424B">
        <w:t xml:space="preserve">project manager of an IT </w:t>
      </w:r>
      <w:r w:rsidR="00D70F8E" w:rsidRPr="0057424B">
        <w:t>h</w:t>
      </w:r>
      <w:r w:rsidRPr="0057424B">
        <w:t>elp desk is crucial to ensure the proper involvement of all the stakeholders. This form of consideration is crucial to achiev</w:t>
      </w:r>
      <w:r w:rsidR="008A4B0B" w:rsidRPr="0057424B">
        <w:t>ing</w:t>
      </w:r>
      <w:r w:rsidRPr="0057424B">
        <w:t xml:space="preserve"> the </w:t>
      </w:r>
      <w:r w:rsidR="00913675" w:rsidRPr="0057424B">
        <w:t xml:space="preserve">objective of high performance. </w:t>
      </w:r>
      <w:r w:rsidR="00592623" w:rsidRPr="0057424B">
        <w:t xml:space="preserve">It is crucial to keenly identify the actual responsibilities of the project manager concerning the </w:t>
      </w:r>
      <w:r w:rsidR="00102E7D" w:rsidRPr="0057424B">
        <w:t xml:space="preserve">job position of </w:t>
      </w:r>
      <w:r w:rsidR="008A4B0B" w:rsidRPr="0057424B">
        <w:t xml:space="preserve">the </w:t>
      </w:r>
      <w:r w:rsidR="00102E7D" w:rsidRPr="0057424B">
        <w:t xml:space="preserve">IT help desk. </w:t>
      </w:r>
      <w:r w:rsidR="00984A31" w:rsidRPr="0057424B">
        <w:t xml:space="preserve">The duty </w:t>
      </w:r>
      <w:r w:rsidR="00D70F8E" w:rsidRPr="0057424B">
        <w:t>of a</w:t>
      </w:r>
      <w:r w:rsidR="00984A31" w:rsidRPr="0057424B">
        <w:t xml:space="preserve"> project manager of </w:t>
      </w:r>
      <w:r w:rsidR="00D70F8E" w:rsidRPr="0057424B">
        <w:t xml:space="preserve">an </w:t>
      </w:r>
      <w:r w:rsidR="00984A31" w:rsidRPr="0057424B">
        <w:t xml:space="preserve">IT </w:t>
      </w:r>
      <w:r w:rsidR="00D70F8E" w:rsidRPr="0057424B">
        <w:t>h</w:t>
      </w:r>
      <w:r w:rsidR="00984A31" w:rsidRPr="0057424B">
        <w:t xml:space="preserve">elp desk is to </w:t>
      </w:r>
      <w:r w:rsidR="00A154A5" w:rsidRPr="0057424B">
        <w:t xml:space="preserve">maintain the </w:t>
      </w:r>
      <w:r w:rsidR="00D70F8E" w:rsidRPr="0057424B">
        <w:t>general</w:t>
      </w:r>
      <w:r w:rsidR="00A154A5" w:rsidRPr="0057424B">
        <w:t xml:space="preserve"> </w:t>
      </w:r>
      <w:r w:rsidR="00D70F8E" w:rsidRPr="0057424B">
        <w:t>direction</w:t>
      </w:r>
      <w:r w:rsidR="00A154A5" w:rsidRPr="0057424B">
        <w:t xml:space="preserve"> of the information technology strategies</w:t>
      </w:r>
      <w:r w:rsidR="001F5E02" w:rsidRPr="0057424B">
        <w:t xml:space="preserve"> by ensuring the proper management of </w:t>
      </w:r>
      <w:r w:rsidR="00381979" w:rsidRPr="0057424B">
        <w:t xml:space="preserve">the work of all the staff members. </w:t>
      </w:r>
      <w:r w:rsidR="002D7612" w:rsidRPr="0057424B">
        <w:t xml:space="preserve">Planning and monitoring are two basic factors that </w:t>
      </w:r>
      <w:r w:rsidR="00D70F8E" w:rsidRPr="0057424B">
        <w:t>are imperative for project management</w:t>
      </w:r>
      <w:r w:rsidR="003A4DC8" w:rsidRPr="0057424B">
        <w:t xml:space="preserve">. </w:t>
      </w:r>
      <w:r w:rsidR="0087449E" w:rsidRPr="0057424B">
        <w:t>As the project manager of an IT Help desk, it is esse</w:t>
      </w:r>
      <w:r w:rsidR="00D93CFC" w:rsidRPr="0057424B">
        <w:t xml:space="preserve">ntial for me to comprehensively illustrate the project process for the team members. This form of exploration further helps </w:t>
      </w:r>
      <w:r w:rsidR="00D70F8E" w:rsidRPr="0057424B">
        <w:t>one</w:t>
      </w:r>
      <w:r w:rsidR="00D93CFC" w:rsidRPr="0057424B">
        <w:t xml:space="preserve"> figure out what lesson</w:t>
      </w:r>
      <w:r w:rsidR="00D70F8E" w:rsidRPr="0057424B">
        <w:t>s one</w:t>
      </w:r>
      <w:r w:rsidR="00D93CFC" w:rsidRPr="0057424B">
        <w:t xml:space="preserve"> can learn f</w:t>
      </w:r>
      <w:r w:rsidR="00B062B3" w:rsidRPr="0057424B">
        <w:t xml:space="preserve">or the future. </w:t>
      </w:r>
      <w:r w:rsidR="00C36ABB" w:rsidRPr="0057424B">
        <w:t xml:space="preserve">Here the particular focus is to describe </w:t>
      </w:r>
      <w:r w:rsidR="00D70F8E" w:rsidRPr="0057424B">
        <w:t>a</w:t>
      </w:r>
      <w:r w:rsidR="00C36ABB" w:rsidRPr="0057424B">
        <w:t xml:space="preserve"> selected project </w:t>
      </w:r>
      <w:r w:rsidR="00CC7D59" w:rsidRPr="0057424B">
        <w:t xml:space="preserve">and its implications for the project stakeholders. </w:t>
      </w:r>
    </w:p>
    <w:p w14:paraId="6525CBAF" w14:textId="19DF18FB" w:rsidR="0055413B" w:rsidRPr="0057424B" w:rsidRDefault="0055413B" w:rsidP="00B823AA">
      <w:pPr>
        <w:pStyle w:val="Title2"/>
        <w:rPr>
          <w:b/>
          <w:bCs/>
        </w:rPr>
      </w:pPr>
      <w:r w:rsidRPr="0057424B">
        <w:rPr>
          <w:b/>
          <w:bCs/>
        </w:rPr>
        <w:t>Discussion</w:t>
      </w:r>
    </w:p>
    <w:p w14:paraId="1ECE18C5" w14:textId="153103E0" w:rsidR="007F378F" w:rsidRPr="0057424B" w:rsidRDefault="007F378F" w:rsidP="0057424B">
      <w:pPr>
        <w:pStyle w:val="Title2"/>
        <w:jc w:val="left"/>
      </w:pPr>
      <w:r w:rsidRPr="0057424B">
        <w:tab/>
      </w:r>
      <w:r w:rsidR="0083248F" w:rsidRPr="0057424B">
        <w:t>Thorough and timely assessment of the considered process can b</w:t>
      </w:r>
      <w:r w:rsidR="00D70F8E" w:rsidRPr="0057424B">
        <w:t>e helpful for the entire team when</w:t>
      </w:r>
      <w:r w:rsidR="0083248F" w:rsidRPr="0057424B">
        <w:t xml:space="preserve"> evaluat</w:t>
      </w:r>
      <w:r w:rsidR="00D70F8E" w:rsidRPr="0057424B">
        <w:t>ing</w:t>
      </w:r>
      <w:r w:rsidR="0083248F" w:rsidRPr="0057424B">
        <w:t xml:space="preserve"> individual and overall performance</w:t>
      </w:r>
      <w:r w:rsidR="00D70F8E" w:rsidRPr="0057424B">
        <w:t>.</w:t>
      </w:r>
      <w:r w:rsidR="0083248F" w:rsidRPr="0057424B">
        <w:t xml:space="preserve"> This form of examination further </w:t>
      </w:r>
      <w:r w:rsidR="009F505B" w:rsidRPr="0057424B">
        <w:t>helps</w:t>
      </w:r>
      <w:r w:rsidR="0083248F" w:rsidRPr="0057424B">
        <w:t xml:space="preserve"> me </w:t>
      </w:r>
      <w:r w:rsidR="00D70F8E" w:rsidRPr="0057424B">
        <w:t>understand</w:t>
      </w:r>
      <w:r w:rsidR="0083248F" w:rsidRPr="0057424B">
        <w:t xml:space="preserve"> what is done </w:t>
      </w:r>
      <w:r w:rsidR="00594E31" w:rsidRPr="0057424B">
        <w:t>well</w:t>
      </w:r>
      <w:r w:rsidR="0083248F" w:rsidRPr="0057424B">
        <w:t xml:space="preserve"> and what </w:t>
      </w:r>
      <w:r w:rsidR="00594E31" w:rsidRPr="0057424B">
        <w:t>the areas of improvement are</w:t>
      </w:r>
      <w:r w:rsidR="0083248F" w:rsidRPr="0057424B">
        <w:t xml:space="preserve">. </w:t>
      </w:r>
      <w:r w:rsidR="008A4B0B" w:rsidRPr="0057424B">
        <w:t>A c</w:t>
      </w:r>
      <w:r w:rsidR="00E805D9" w:rsidRPr="0057424B">
        <w:t xml:space="preserve">ritical examination of the current features of the overall project </w:t>
      </w:r>
      <w:r w:rsidR="00D70F8E" w:rsidRPr="0057424B">
        <w:t xml:space="preserve">also helps all the team members </w:t>
      </w:r>
      <w:r w:rsidR="00E805D9" w:rsidRPr="0057424B">
        <w:t xml:space="preserve">develop better forms of communication with each other. </w:t>
      </w:r>
    </w:p>
    <w:p w14:paraId="59EC857F" w14:textId="0D790598" w:rsidR="00390447" w:rsidRPr="0057424B" w:rsidRDefault="00390447" w:rsidP="007F378F">
      <w:pPr>
        <w:pStyle w:val="Title2"/>
        <w:jc w:val="left"/>
        <w:rPr>
          <w:b/>
          <w:bCs/>
        </w:rPr>
      </w:pPr>
      <w:r w:rsidRPr="0057424B">
        <w:rPr>
          <w:b/>
          <w:bCs/>
        </w:rPr>
        <w:t>Description of Selected Process</w:t>
      </w:r>
    </w:p>
    <w:p w14:paraId="76D83D88" w14:textId="146E7421" w:rsidR="00390447" w:rsidRPr="0057424B" w:rsidRDefault="00390447" w:rsidP="0057424B">
      <w:pPr>
        <w:pStyle w:val="Title2"/>
        <w:jc w:val="left"/>
      </w:pPr>
      <w:r w:rsidRPr="0057424B">
        <w:tab/>
      </w:r>
      <w:r w:rsidR="00806F37" w:rsidRPr="0057424B">
        <w:t xml:space="preserve">As the project manager, my key role is to ensure the active engagement between the users and the IT organizations. </w:t>
      </w:r>
      <w:r w:rsidR="00F57D2C" w:rsidRPr="0057424B">
        <w:t xml:space="preserve">Active participation of the entire team is critical when it comes to the provision of technical assistance and </w:t>
      </w:r>
      <w:r w:rsidR="001B3BD4" w:rsidRPr="0057424B">
        <w:t>support</w:t>
      </w:r>
      <w:r w:rsidR="00594E31" w:rsidRPr="0057424B">
        <w:t xml:space="preserve">, considering </w:t>
      </w:r>
      <w:r w:rsidR="001B3BD4" w:rsidRPr="0057424B">
        <w:t xml:space="preserve">the major domains of computer </w:t>
      </w:r>
      <w:r w:rsidR="001B3BD4" w:rsidRPr="0057424B">
        <w:lastRenderedPageBreak/>
        <w:t xml:space="preserve">systems, software, and hardware. </w:t>
      </w:r>
      <w:r w:rsidR="00E970FC" w:rsidRPr="0057424B">
        <w:t xml:space="preserve">Development of the appropriate project management tool is essential to successfully achieve the </w:t>
      </w:r>
      <w:r w:rsidR="00BB7BC7" w:rsidRPr="0057424B">
        <w:t xml:space="preserve">objective of </w:t>
      </w:r>
      <w:r w:rsidR="007002CC" w:rsidRPr="0057424B">
        <w:t xml:space="preserve">an </w:t>
      </w:r>
      <w:r w:rsidR="00BB7BC7" w:rsidRPr="0057424B">
        <w:t xml:space="preserve">integrated help desk. </w:t>
      </w:r>
      <w:r w:rsidR="00673BDA" w:rsidRPr="0057424B">
        <w:t xml:space="preserve">IT </w:t>
      </w:r>
      <w:r w:rsidR="002527F7" w:rsidRPr="0057424B">
        <w:t xml:space="preserve">project management (ITPM) is </w:t>
      </w:r>
      <w:r w:rsidR="00594E31" w:rsidRPr="0057424B">
        <w:t>a</w:t>
      </w:r>
      <w:r w:rsidR="002527F7" w:rsidRPr="0057424B">
        <w:t xml:space="preserve"> basic procedure t</w:t>
      </w:r>
      <w:r w:rsidR="00594E31" w:rsidRPr="0057424B">
        <w:t>hat</w:t>
      </w:r>
      <w:r w:rsidR="002527F7" w:rsidRPr="0057424B">
        <w:t xml:space="preserve"> provide</w:t>
      </w:r>
      <w:r w:rsidR="00594E31" w:rsidRPr="0057424B">
        <w:t>s</w:t>
      </w:r>
      <w:r w:rsidR="002527F7" w:rsidRPr="0057424B">
        <w:t xml:space="preserve"> </w:t>
      </w:r>
      <w:r w:rsidR="00594E31" w:rsidRPr="0057424B">
        <w:t>a</w:t>
      </w:r>
      <w:r w:rsidR="002527F7" w:rsidRPr="0057424B">
        <w:t xml:space="preserve"> working direction </w:t>
      </w:r>
      <w:r w:rsidR="0057424B">
        <w:t>for</w:t>
      </w:r>
      <w:r w:rsidR="002527F7" w:rsidRPr="0057424B">
        <w:t xml:space="preserve"> all team members. </w:t>
      </w:r>
      <w:r w:rsidR="001F3A6A" w:rsidRPr="0057424B">
        <w:t xml:space="preserve">This specific prospect helps </w:t>
      </w:r>
      <w:r w:rsidR="00594E31" w:rsidRPr="0057424B">
        <w:t xml:space="preserve">ensure </w:t>
      </w:r>
      <w:r w:rsidR="001F3A6A" w:rsidRPr="0057424B">
        <w:t>the proper management of the entire plan</w:t>
      </w:r>
      <w:r w:rsidR="00594E31" w:rsidRPr="0057424B">
        <w:t>,</w:t>
      </w:r>
      <w:r w:rsidR="001F3A6A" w:rsidRPr="0057424B">
        <w:t xml:space="preserve"> and </w:t>
      </w:r>
      <w:r w:rsidR="00594E31" w:rsidRPr="0057424B">
        <w:t>its organization</w:t>
      </w:r>
      <w:r w:rsidR="001F3A6A" w:rsidRPr="0057424B">
        <w:t xml:space="preserve"> according to the actual </w:t>
      </w:r>
      <w:r w:rsidR="001D4F0B" w:rsidRPr="0057424B">
        <w:t>requirements of the job position</w:t>
      </w:r>
      <w:r w:rsidR="00594E31" w:rsidRPr="0057424B">
        <w:t>.</w:t>
      </w:r>
      <w:r w:rsidR="001D4F0B" w:rsidRPr="0057424B">
        <w:t xml:space="preserve"> </w:t>
      </w:r>
    </w:p>
    <w:p w14:paraId="51588836" w14:textId="5D22F80D" w:rsidR="00ED7535" w:rsidRPr="0057424B" w:rsidRDefault="00F27F15" w:rsidP="0057424B">
      <w:pPr>
        <w:pStyle w:val="Title2"/>
        <w:jc w:val="left"/>
      </w:pPr>
      <w:r w:rsidRPr="0057424B">
        <w:tab/>
      </w:r>
      <w:r w:rsidR="00FF030F" w:rsidRPr="0057424B">
        <w:t xml:space="preserve">The main focus of the adoption </w:t>
      </w:r>
      <w:r w:rsidR="006A6110" w:rsidRPr="0057424B">
        <w:t xml:space="preserve">the </w:t>
      </w:r>
      <w:r w:rsidR="007D0234" w:rsidRPr="0057424B">
        <w:t xml:space="preserve">process of IT project management is to effectively </w:t>
      </w:r>
      <w:r w:rsidR="00B5297E" w:rsidRPr="0057424B">
        <w:t>deal with different challenges such as interdependent involvement, upgradation in the form of rapid technology, and ensur</w:t>
      </w:r>
      <w:r w:rsidR="00594E31" w:rsidRPr="0057424B">
        <w:t>ing</w:t>
      </w:r>
      <w:r w:rsidR="00B5297E" w:rsidRPr="0057424B">
        <w:t xml:space="preserve"> the </w:t>
      </w:r>
      <w:r w:rsidR="004040A6" w:rsidRPr="0057424B">
        <w:t xml:space="preserve">proper </w:t>
      </w:r>
      <w:r w:rsidR="00594E31" w:rsidRPr="0057424B">
        <w:t>addressing</w:t>
      </w:r>
      <w:r w:rsidR="004040A6" w:rsidRPr="0057424B">
        <w:t xml:space="preserve"> of </w:t>
      </w:r>
      <w:r w:rsidR="00594E31" w:rsidRPr="0057424B">
        <w:t xml:space="preserve">all </w:t>
      </w:r>
      <w:r w:rsidR="004040A6" w:rsidRPr="0057424B">
        <w:t>the requirements</w:t>
      </w:r>
      <w:r w:rsidR="00594E31" w:rsidRPr="0057424B">
        <w:t xml:space="preserve"> brought on by</w:t>
      </w:r>
      <w:r w:rsidR="004040A6" w:rsidRPr="0057424B">
        <w:t xml:space="preserve"> changing trends. </w:t>
      </w:r>
      <w:r w:rsidR="00057FF5" w:rsidRPr="0057424B">
        <w:t>The IT project man</w:t>
      </w:r>
      <w:r w:rsidR="00410569" w:rsidRPr="0057424B">
        <w:t>agement lifecycle is</w:t>
      </w:r>
      <w:r w:rsidR="00594E31" w:rsidRPr="0057424B">
        <w:t xml:space="preserve"> a</w:t>
      </w:r>
      <w:r w:rsidR="00057FF5" w:rsidRPr="0057424B">
        <w:t xml:space="preserve"> selected process to ensure the proper integration between all the team members. This particular pr</w:t>
      </w:r>
      <w:r w:rsidR="00410569" w:rsidRPr="0057424B">
        <w:t>ocess is comprised o</w:t>
      </w:r>
      <w:r w:rsidR="0057424B">
        <w:t>f</w:t>
      </w:r>
      <w:r w:rsidR="00057FF5" w:rsidRPr="0057424B">
        <w:t xml:space="preserve"> five main phases of project management.  </w:t>
      </w:r>
      <w:r w:rsidR="00410569" w:rsidRPr="0057424B">
        <w:t>T</w:t>
      </w:r>
      <w:r w:rsidR="00057FF5" w:rsidRPr="0057424B">
        <w:t>he approach of Waterfall met</w:t>
      </w:r>
      <w:r w:rsidR="00410569" w:rsidRPr="0057424B">
        <w:t>hodology is considered to achieve the ultimate objective of</w:t>
      </w:r>
      <w:r w:rsidR="00057FF5" w:rsidRPr="0057424B">
        <w:t xml:space="preserve"> proper management of the overall IT project management procedure. The method of Waterfall management</w:t>
      </w:r>
      <w:r w:rsidR="00410569" w:rsidRPr="0057424B">
        <w:t xml:space="preserve"> helps to ensure the proper</w:t>
      </w:r>
      <w:r w:rsidR="00057FF5" w:rsidRPr="0057424B">
        <w:t xml:space="preserve"> involvement of </w:t>
      </w:r>
      <w:r w:rsidR="00410569" w:rsidRPr="0057424B">
        <w:t>all team members in the form of</w:t>
      </w:r>
      <w:r w:rsidR="00057FF5" w:rsidRPr="0057424B">
        <w:t xml:space="preserve"> </w:t>
      </w:r>
      <w:r w:rsidR="0057424B">
        <w:t xml:space="preserve">the </w:t>
      </w:r>
      <w:r w:rsidR="00057FF5" w:rsidRPr="0057424B">
        <w:t>anticipated linear procedure</w:t>
      </w:r>
      <w:r w:rsidR="0084058F" w:rsidRPr="0057424B">
        <w:t xml:space="preserve"> </w:t>
      </w:r>
      <w:r w:rsidR="0084058F" w:rsidRPr="0057424B">
        <w:fldChar w:fldCharType="begin"/>
      </w:r>
      <w:r w:rsidR="0084058F" w:rsidRPr="0057424B">
        <w:instrText xml:space="preserve"> ADDIN ZOTERO_ITEM CSL_CITATION {"citationID":"ILi5WFGp","properties":{"formattedCitation":"(Charvat, 2003)","plainCitation":"(Charvat, 2003)","noteIndex":0},"citationItems":[{"id":2004,"uris":["http://zotero.org/users/local/lMSdZ3dY/items/WGYWKN9D"],"uri":["http://zotero.org/users/local/lMSdZ3dY/items/WGYWKN9D"],"itemData":{"id":2004,"type":"book","title":"Project Management Methodologies: Selecting, Implementing, and Supporting Methodologies and Processes for Projects","publisher":"Wiley","URL":"https://books.google.com.pk/books?id=Pd5AnH3ZA1AC","ISBN":"978-0-471-22178-4","author":[{"family":"Charvat","given":"J."}],"issued":{"date-parts":[["2003"]]}}}],"schema":"https://github.com/citation-style-language/schema/raw/master/csl-citation.json"} </w:instrText>
      </w:r>
      <w:r w:rsidR="0084058F" w:rsidRPr="0057424B">
        <w:fldChar w:fldCharType="separate"/>
      </w:r>
      <w:r w:rsidR="0084058F" w:rsidRPr="0057424B">
        <w:rPr>
          <w:rFonts w:ascii="Times New Roman" w:hAnsi="Times New Roman" w:cs="Times New Roman"/>
        </w:rPr>
        <w:t>(Charvat, 2003)</w:t>
      </w:r>
      <w:r w:rsidR="0084058F" w:rsidRPr="0057424B">
        <w:fldChar w:fldCharType="end"/>
      </w:r>
      <w:r w:rsidR="00057FF5" w:rsidRPr="0057424B">
        <w:t xml:space="preserve">. The main aim of considering this method is to guarantee </w:t>
      </w:r>
      <w:r w:rsidR="007002CC" w:rsidRPr="0057424B">
        <w:t xml:space="preserve">a </w:t>
      </w:r>
      <w:r w:rsidR="00057FF5" w:rsidRPr="0057424B">
        <w:t xml:space="preserve">significant role of all the team members. </w:t>
      </w:r>
      <w:r w:rsidR="00A8086B" w:rsidRPr="0057424B">
        <w:t xml:space="preserve">As the project manager, it is integral for me to propose and implement the plan according to the actual competencies and expectations of all the shareholders. </w:t>
      </w:r>
    </w:p>
    <w:p w14:paraId="094D420C" w14:textId="77777777" w:rsidR="00ED7535" w:rsidRPr="0057424B" w:rsidRDefault="00ED7535" w:rsidP="007F378F">
      <w:pPr>
        <w:pStyle w:val="Title2"/>
        <w:jc w:val="left"/>
        <w:rPr>
          <w:b/>
          <w:bCs/>
        </w:rPr>
      </w:pPr>
      <w:r w:rsidRPr="0057424B">
        <w:rPr>
          <w:b/>
          <w:bCs/>
        </w:rPr>
        <w:t>Successful Features of the Project</w:t>
      </w:r>
    </w:p>
    <w:p w14:paraId="5CEA9919" w14:textId="697F67D9" w:rsidR="00314E76" w:rsidRPr="0057424B" w:rsidRDefault="00ED7535" w:rsidP="007F378F">
      <w:pPr>
        <w:pStyle w:val="Title2"/>
        <w:jc w:val="left"/>
      </w:pPr>
      <w:r w:rsidRPr="0057424B">
        <w:tab/>
        <w:t>The deep analysis</w:t>
      </w:r>
      <w:r w:rsidR="00BC18BC" w:rsidRPr="0057424B">
        <w:t xml:space="preserve"> of the selected process helps</w:t>
      </w:r>
      <w:r w:rsidRPr="0057424B">
        <w:t xml:space="preserve"> to identify the</w:t>
      </w:r>
      <w:r w:rsidR="00BC18BC" w:rsidRPr="0057424B">
        <w:t xml:space="preserve"> specific</w:t>
      </w:r>
      <w:r w:rsidRPr="0057424B">
        <w:t xml:space="preserve"> aspects that positively enhance the overall performance of the project. This form of exploration further helps establish the strong and weak areas of team perform</w:t>
      </w:r>
      <w:r w:rsidR="00BC18BC" w:rsidRPr="0057424B">
        <w:t>ance that requires improvement. D</w:t>
      </w:r>
      <w:r w:rsidR="008A54EC" w:rsidRPr="0057424B">
        <w:t>ifferent indicators</w:t>
      </w:r>
      <w:r w:rsidR="00BC18BC" w:rsidRPr="0057424B">
        <w:t xml:space="preserve"> of team performance</w:t>
      </w:r>
      <w:r w:rsidR="008A54EC" w:rsidRPr="0057424B">
        <w:t xml:space="preserve"> and the feed</w:t>
      </w:r>
      <w:r w:rsidR="00BC18BC" w:rsidRPr="0057424B">
        <w:t>back of the shareholders helps</w:t>
      </w:r>
      <w:r w:rsidR="008A54EC" w:rsidRPr="0057424B">
        <w:t xml:space="preserve"> to determine</w:t>
      </w:r>
      <w:r w:rsidR="00BC18BC" w:rsidRPr="0057424B">
        <w:t xml:space="preserve"> the strong aspects of</w:t>
      </w:r>
      <w:r w:rsidR="008A54EC" w:rsidRPr="0057424B">
        <w:t xml:space="preserve"> the entire process of projec</w:t>
      </w:r>
      <w:r w:rsidR="0059257B" w:rsidRPr="0057424B">
        <w:t xml:space="preserve">t management. </w:t>
      </w:r>
      <w:r w:rsidR="008A54EC" w:rsidRPr="0057424B">
        <w:t xml:space="preserve"> </w:t>
      </w:r>
    </w:p>
    <w:p w14:paraId="56115EB3" w14:textId="1D00DEC2" w:rsidR="00A85EE6" w:rsidRPr="0057424B" w:rsidRDefault="00A85EE6" w:rsidP="0057424B">
      <w:pPr>
        <w:pStyle w:val="Title2"/>
        <w:jc w:val="left"/>
      </w:pPr>
      <w:r w:rsidRPr="0057424B">
        <w:lastRenderedPageBreak/>
        <w:tab/>
        <w:t xml:space="preserve">Measurement of the success of the IT project management process is essential for me to propose </w:t>
      </w:r>
      <w:r w:rsidR="00AF541B" w:rsidRPr="0057424B">
        <w:t xml:space="preserve">a </w:t>
      </w:r>
      <w:r w:rsidRPr="0057424B">
        <w:t xml:space="preserve">better process for the future. </w:t>
      </w:r>
      <w:r w:rsidR="001D3FBC" w:rsidRPr="0057424B">
        <w:t xml:space="preserve">Consideration of specific indicators helps to evaluate the performance of each team member according to their specific job responsibilities. </w:t>
      </w:r>
      <w:r w:rsidR="009B5D4A" w:rsidRPr="0057424B">
        <w:t>All the different phases of the project</w:t>
      </w:r>
      <w:r w:rsidR="00594E31" w:rsidRPr="0057424B">
        <w:t xml:space="preserve"> are</w:t>
      </w:r>
      <w:r w:rsidR="009B5D4A" w:rsidRPr="0057424B">
        <w:t xml:space="preserve"> monitored against the criteria of su</w:t>
      </w:r>
      <w:r w:rsidR="00594E31" w:rsidRPr="0057424B">
        <w:t>ccess set for the domain of IT h</w:t>
      </w:r>
      <w:r w:rsidR="009B5D4A" w:rsidRPr="0057424B">
        <w:t>elp desk. Understanding of the actual objective of the project is essent</w:t>
      </w:r>
      <w:r w:rsidR="00594E31" w:rsidRPr="0057424B">
        <w:t>ial to make inferences about</w:t>
      </w:r>
      <w:r w:rsidR="009B5D4A" w:rsidRPr="0057424B">
        <w:t xml:space="preserve"> successful and ineffective practical domains. </w:t>
      </w:r>
      <w:r w:rsidR="00EE6C79" w:rsidRPr="0057424B">
        <w:t xml:space="preserve">The evaluation criteria of the project help me figure out </w:t>
      </w:r>
      <w:r w:rsidR="00594E31" w:rsidRPr="0057424B">
        <w:t>whether</w:t>
      </w:r>
      <w:r w:rsidR="00EE6C79" w:rsidRPr="0057424B">
        <w:t xml:space="preserve"> the objective of the schedule is successfully achieved from the project. </w:t>
      </w:r>
      <w:r w:rsidR="00A05C81" w:rsidRPr="0057424B">
        <w:t xml:space="preserve">The aspect of </w:t>
      </w:r>
      <w:r w:rsidR="0057424B">
        <w:t xml:space="preserve">the </w:t>
      </w:r>
      <w:r w:rsidR="00A05C81" w:rsidRPr="0057424B">
        <w:t>heard deadline is one major indicator of the lifecycle project for IT Help desk.</w:t>
      </w:r>
      <w:r w:rsidR="001856E3" w:rsidRPr="0057424B">
        <w:t xml:space="preserve"> </w:t>
      </w:r>
      <w:r w:rsidR="00AF541B" w:rsidRPr="0057424B">
        <w:t>The h</w:t>
      </w:r>
      <w:r w:rsidR="001856E3" w:rsidRPr="0057424B">
        <w:t>a</w:t>
      </w:r>
      <w:r w:rsidR="00A05C81" w:rsidRPr="0057424B">
        <w:t>rd deadline is one of the basic indicator</w:t>
      </w:r>
      <w:r w:rsidR="0057424B">
        <w:t>s</w:t>
      </w:r>
      <w:r w:rsidR="00A05C81" w:rsidRPr="0057424B">
        <w:t xml:space="preserve"> to check the performance of the team members.</w:t>
      </w:r>
      <w:r w:rsidR="001856E3" w:rsidRPr="0057424B">
        <w:t xml:space="preserve"> </w:t>
      </w:r>
      <w:r w:rsidR="00A05C81" w:rsidRPr="0057424B">
        <w:t>Analysis of the project performance indicate</w:t>
      </w:r>
      <w:r w:rsidR="0057424B">
        <w:t>s</w:t>
      </w:r>
      <w:r w:rsidR="00A05C81" w:rsidRPr="0057424B">
        <w:t xml:space="preserve"> that strict deadline by the clients </w:t>
      </w:r>
      <w:r w:rsidR="0057424B">
        <w:t>is</w:t>
      </w:r>
      <w:r w:rsidR="00A05C81" w:rsidRPr="0057424B">
        <w:t xml:space="preserve"> successfully achieved by the staff members.</w:t>
      </w:r>
      <w:r w:rsidR="001856E3" w:rsidRPr="0057424B">
        <w:t xml:space="preserve"> </w:t>
      </w:r>
      <w:r w:rsidR="00BF08A6" w:rsidRPr="0057424B">
        <w:t xml:space="preserve">The objective of the satisfaction of the entire team is another major feature that is successfully achieved through the </w:t>
      </w:r>
      <w:r w:rsidR="00231E9A" w:rsidRPr="0057424B">
        <w:t>projec</w:t>
      </w:r>
      <w:r w:rsidR="00BF08A6" w:rsidRPr="0057424B">
        <w:t>t</w:t>
      </w:r>
      <w:r w:rsidR="00231E9A" w:rsidRPr="0057424B">
        <w:t xml:space="preserve"> </w:t>
      </w:r>
      <w:r w:rsidR="00231E9A" w:rsidRPr="0057424B">
        <w:fldChar w:fldCharType="begin"/>
      </w:r>
      <w:r w:rsidR="00231E9A" w:rsidRPr="0057424B">
        <w:instrText xml:space="preserve"> ADDIN ZOTERO_ITEM CSL_CITATION {"citationID":"nhjuEBZZ","properties":{"formattedCitation":"(Fichman, Keil, &amp; Tiwana, 2005)","plainCitation":"(Fichman, Keil, &amp; Tiwana, 2005)","noteIndex":0},"citationItems":[{"id":2003,"uris":["http://zotero.org/users/local/lMSdZ3dY/items/XXFN3GR8"],"uri":["http://zotero.org/users/local/lMSdZ3dY/items/XXFN3GR8"],"itemData":{"id":2003,"type":"article-journal","title":"Beyond valuation:“Options thinking” in IT project management","container-title":"California Management Review","page":"74-96","volume":"47","issue":"2","author":[{"family":"Fichman","given":"Robert G."},{"family":"Keil","given":"Mark"},{"family":"Tiwana","given":"Amrit"}],"issued":{"date-parts":[["2005"]]}}}],"schema":"https://github.com/citation-style-language/schema/raw/master/csl-citation.json"} </w:instrText>
      </w:r>
      <w:r w:rsidR="00231E9A" w:rsidRPr="0057424B">
        <w:fldChar w:fldCharType="separate"/>
      </w:r>
      <w:r w:rsidR="00231E9A" w:rsidRPr="0057424B">
        <w:rPr>
          <w:rFonts w:ascii="Times New Roman" w:hAnsi="Times New Roman" w:cs="Times New Roman"/>
        </w:rPr>
        <w:t>(Fichman, Keil, &amp; Tiwana, 2005)</w:t>
      </w:r>
      <w:r w:rsidR="00231E9A" w:rsidRPr="0057424B">
        <w:fldChar w:fldCharType="end"/>
      </w:r>
      <w:r w:rsidR="00BF08A6" w:rsidRPr="0057424B">
        <w:t>. The overall performance of the team members indicate</w:t>
      </w:r>
      <w:r w:rsidR="00AF541B" w:rsidRPr="0057424B">
        <w:t>s</w:t>
      </w:r>
      <w:r w:rsidR="00BF08A6" w:rsidRPr="0057424B">
        <w:t xml:space="preserve"> that they have </w:t>
      </w:r>
      <w:r w:rsidR="00AF541B" w:rsidRPr="0057424B">
        <w:t xml:space="preserve">a </w:t>
      </w:r>
      <w:r w:rsidR="00BF08A6" w:rsidRPr="0057424B">
        <w:t xml:space="preserve">clear understanding </w:t>
      </w:r>
      <w:r w:rsidR="00AF541B" w:rsidRPr="0057424B">
        <w:t>of</w:t>
      </w:r>
      <w:r w:rsidR="00BF08A6" w:rsidRPr="0057424B">
        <w:t xml:space="preserve"> their job roles. Undoubtedly, there is </w:t>
      </w:r>
      <w:r w:rsidR="0057424B">
        <w:t xml:space="preserve">an </w:t>
      </w:r>
      <w:r w:rsidR="00A05C81" w:rsidRPr="0057424B">
        <w:t xml:space="preserve">improvement in </w:t>
      </w:r>
      <w:r w:rsidR="0057424B">
        <w:t xml:space="preserve">the </w:t>
      </w:r>
      <w:r w:rsidR="00A05C81" w:rsidRPr="0057424B">
        <w:t>case of</w:t>
      </w:r>
      <w:r w:rsidR="00BF08A6" w:rsidRPr="0057424B">
        <w:t xml:space="preserve"> proper integration and communication between all the team members. It is established that actual job roles are clearly defined for all the stakeholders</w:t>
      </w:r>
      <w:r w:rsidR="00A05C81" w:rsidRPr="0057424B">
        <w:t>. Clarity of job responsibilities ultimately enhance</w:t>
      </w:r>
      <w:r w:rsidR="0057424B">
        <w:t>s</w:t>
      </w:r>
      <w:r w:rsidR="00A05C81" w:rsidRPr="0057424B">
        <w:t xml:space="preserve"> their work performance. </w:t>
      </w:r>
    </w:p>
    <w:p w14:paraId="1DF8B046" w14:textId="1C16CAE5" w:rsidR="00AF541B" w:rsidRPr="0057424B" w:rsidRDefault="00AF541B" w:rsidP="00AF541B">
      <w:pPr>
        <w:pStyle w:val="Title2"/>
        <w:jc w:val="left"/>
        <w:rPr>
          <w:b/>
          <w:bCs/>
        </w:rPr>
      </w:pPr>
      <w:r w:rsidRPr="0057424B">
        <w:rPr>
          <w:b/>
          <w:bCs/>
        </w:rPr>
        <w:t>Unsuccessful features of the Project</w:t>
      </w:r>
    </w:p>
    <w:p w14:paraId="42B104ED" w14:textId="32DC7D3C" w:rsidR="00AF541B" w:rsidRPr="0057424B" w:rsidRDefault="00AF541B" w:rsidP="0057424B">
      <w:pPr>
        <w:pStyle w:val="Title2"/>
        <w:jc w:val="left"/>
      </w:pPr>
      <w:r w:rsidRPr="0057424B">
        <w:tab/>
      </w:r>
      <w:r w:rsidR="005B5AD6" w:rsidRPr="0057424B">
        <w:t>There are some performance indicators that are not achieved in the assigned timeframe for the project. Identification of unsuccessful factors is essential to propose better strategies for the future.</w:t>
      </w:r>
      <w:r w:rsidRPr="0057424B">
        <w:t xml:space="preserve"> </w:t>
      </w:r>
      <w:r w:rsidR="0053278F" w:rsidRPr="0057424B">
        <w:t xml:space="preserve">Undoubtedly, there are some areas of the project of IT </w:t>
      </w:r>
      <w:r w:rsidR="004E653D" w:rsidRPr="0057424B">
        <w:t>h</w:t>
      </w:r>
      <w:r w:rsidR="0053278F" w:rsidRPr="0057424B">
        <w:t xml:space="preserve">elp desk that </w:t>
      </w:r>
      <w:r w:rsidR="004E653D" w:rsidRPr="0057424B">
        <w:t>require</w:t>
      </w:r>
      <w:r w:rsidR="0057424B">
        <w:t>s</w:t>
      </w:r>
      <w:r w:rsidR="00F727F5" w:rsidRPr="0057424B">
        <w:t xml:space="preserve"> necessary attention. </w:t>
      </w:r>
      <w:r w:rsidR="004E653D" w:rsidRPr="0057424B">
        <w:t>F</w:t>
      </w:r>
      <w:r w:rsidR="007C6B13" w:rsidRPr="0057424B">
        <w:t>eedback from clients is one major indicator</w:t>
      </w:r>
      <w:r w:rsidR="004E653D" w:rsidRPr="0057424B">
        <w:t xml:space="preserve"> used</w:t>
      </w:r>
      <w:r w:rsidR="007C6B13" w:rsidRPr="0057424B">
        <w:t xml:space="preserve"> to assess the ar</w:t>
      </w:r>
      <w:r w:rsidR="004E653D" w:rsidRPr="0057424B">
        <w:t>eas of the project that require</w:t>
      </w:r>
      <w:r w:rsidR="007C6B13" w:rsidRPr="0057424B">
        <w:t xml:space="preserve"> further improvement. </w:t>
      </w:r>
      <w:r w:rsidR="008503CB" w:rsidRPr="0057424B">
        <w:t xml:space="preserve">The project of IT </w:t>
      </w:r>
      <w:r w:rsidR="004E653D" w:rsidRPr="0057424B">
        <w:t>h</w:t>
      </w:r>
      <w:r w:rsidR="008503CB" w:rsidRPr="0057424B">
        <w:t xml:space="preserve">elp desk recognized as the complex </w:t>
      </w:r>
      <w:r w:rsidR="005B5AD6" w:rsidRPr="0057424B">
        <w:lastRenderedPageBreak/>
        <w:t>phenomenon that is based on</w:t>
      </w:r>
      <w:r w:rsidR="008503CB" w:rsidRPr="0057424B">
        <w:t xml:space="preserve"> different uncertainties. Unexpected and complex services demands by the clients </w:t>
      </w:r>
      <w:r w:rsidR="00510B82" w:rsidRPr="0057424B">
        <w:t>are</w:t>
      </w:r>
      <w:r w:rsidR="0057424B" w:rsidRPr="0057424B">
        <w:t xml:space="preserve"> the major hurdles</w:t>
      </w:r>
      <w:r w:rsidR="008503CB" w:rsidRPr="0057424B">
        <w:t xml:space="preserve"> to achieve the milestone of success for the project of IT Help desk. </w:t>
      </w:r>
      <w:r w:rsidR="0057424B" w:rsidRPr="0057424B">
        <w:t>The assessment of the project performance reveals that the standard of customer satisfaction is not completely achieved and requires necessary improvement.</w:t>
      </w:r>
      <w:r w:rsidR="008503CB" w:rsidRPr="0057424B">
        <w:t xml:space="preserve"> </w:t>
      </w:r>
      <w:r w:rsidR="005015DC" w:rsidRPr="0057424B">
        <w:t xml:space="preserve">There are some areas of performance that require active intervention of all the team members. </w:t>
      </w:r>
    </w:p>
    <w:p w14:paraId="462D0B4E" w14:textId="26697B5C" w:rsidR="009A5CED" w:rsidRPr="0057424B" w:rsidRDefault="009A5CED" w:rsidP="00AF541B">
      <w:pPr>
        <w:pStyle w:val="Title2"/>
        <w:jc w:val="left"/>
        <w:rPr>
          <w:b/>
          <w:bCs/>
        </w:rPr>
      </w:pPr>
      <w:r w:rsidRPr="0057424B">
        <w:rPr>
          <w:b/>
          <w:bCs/>
        </w:rPr>
        <w:t>Suggestions for Future Projects</w:t>
      </w:r>
    </w:p>
    <w:p w14:paraId="49178581" w14:textId="47C42C6E" w:rsidR="009A5CED" w:rsidRPr="0057424B" w:rsidRDefault="009A5CED" w:rsidP="00510B82">
      <w:pPr>
        <w:pStyle w:val="Title2"/>
        <w:jc w:val="left"/>
      </w:pPr>
      <w:r w:rsidRPr="0057424B">
        <w:tab/>
      </w:r>
      <w:r w:rsidR="002B1CAB" w:rsidRPr="0057424B">
        <w:t>The primary aim of exploration of the areas of success and failures for the project of IT Help desk is to propose better practical measures for the future</w:t>
      </w:r>
      <w:r w:rsidR="00510B82" w:rsidRPr="0057424B">
        <w:t xml:space="preserve"> </w:t>
      </w:r>
      <w:r w:rsidR="00510B82" w:rsidRPr="0057424B">
        <w:fldChar w:fldCharType="begin"/>
      </w:r>
      <w:r w:rsidR="00510B82" w:rsidRPr="0057424B">
        <w:instrText xml:space="preserve"> ADDIN ZOTERO_ITEM CSL_CITATION {"citationID":"fKMk9VLz","properties":{"formattedCitation":"(Nelson, 2007)","plainCitation":"(Nelson, 2007)","noteIndex":0},"citationItems":[{"id":2002,"uris":["http://zotero.org/users/local/lMSdZ3dY/items/BVT9GMCP"],"uri":["http://zotero.org/users/local/lMSdZ3dY/items/BVT9GMCP"],"itemData":{"id":2002,"type":"article-journal","title":"IT project management: Infamous failures, classic mistakes, and best practices.","container-title":"MIS Quarterly executive","volume":"6","issue":"2","author":[{"family":"Nelson","given":"R. Ryan"}],"issued":{"date-parts":[["2007"]]}}}],"schema":"https://github.com/citation-style-language/schema/raw/master/csl-citation.json"} </w:instrText>
      </w:r>
      <w:r w:rsidR="00510B82" w:rsidRPr="0057424B">
        <w:fldChar w:fldCharType="separate"/>
      </w:r>
      <w:r w:rsidR="00510B82" w:rsidRPr="0057424B">
        <w:rPr>
          <w:rFonts w:ascii="Times New Roman" w:hAnsi="Times New Roman" w:cs="Times New Roman"/>
        </w:rPr>
        <w:t>(Nelson, 2007)</w:t>
      </w:r>
      <w:r w:rsidR="00510B82" w:rsidRPr="0057424B">
        <w:fldChar w:fldCharType="end"/>
      </w:r>
      <w:r w:rsidR="002B1CAB" w:rsidRPr="0057424B">
        <w:t xml:space="preserve">. There is </w:t>
      </w:r>
      <w:r w:rsidR="00510B82" w:rsidRPr="0057424B">
        <w:t xml:space="preserve">a </w:t>
      </w:r>
      <w:r w:rsidR="002B1CAB" w:rsidRPr="0057424B">
        <w:t xml:space="preserve">need </w:t>
      </w:r>
      <w:r w:rsidR="00510B82" w:rsidRPr="0057424B">
        <w:t>for</w:t>
      </w:r>
      <w:r w:rsidR="002B1CAB" w:rsidRPr="0057424B">
        <w:t xml:space="preserve"> offering better and rapid help desk services to the clients when they come up with different IT related queries. </w:t>
      </w:r>
      <w:r w:rsidR="00510B82" w:rsidRPr="0057424B">
        <w:t>The i</w:t>
      </w:r>
      <w:r w:rsidR="002B1CAB" w:rsidRPr="0057424B">
        <w:t xml:space="preserve">mmediate response from the help desk representative helps clients build their confidence with the other stakeholders. </w:t>
      </w:r>
    </w:p>
    <w:p w14:paraId="271B248C" w14:textId="0D5AD8A2" w:rsidR="00B6128F" w:rsidRPr="0057424B" w:rsidRDefault="00B6128F" w:rsidP="0057424B">
      <w:pPr>
        <w:pStyle w:val="Title2"/>
        <w:jc w:val="left"/>
      </w:pPr>
      <w:r w:rsidRPr="0057424B">
        <w:tab/>
      </w:r>
      <w:r w:rsidR="0057424B" w:rsidRPr="0057424B">
        <w:t xml:space="preserve">The major responsibility for me as the project manager is to provide </w:t>
      </w:r>
      <w:r w:rsidR="0057424B">
        <w:t xml:space="preserve">a </w:t>
      </w:r>
      <w:r w:rsidR="0057424B" w:rsidRPr="0057424B">
        <w:t xml:space="preserve">better working environment </w:t>
      </w:r>
      <w:r w:rsidR="0057424B">
        <w:t>for</w:t>
      </w:r>
      <w:r w:rsidR="0057424B" w:rsidRPr="0057424B">
        <w:t xml:space="preserve"> all the team members.</w:t>
      </w:r>
      <w:r w:rsidRPr="0057424B">
        <w:t xml:space="preserve"> </w:t>
      </w:r>
      <w:r w:rsidR="0057424B" w:rsidRPr="0057424B">
        <w:t>Proper involvement of all the stakeholders is essential to improve the services of the project of IT help desk.</w:t>
      </w:r>
      <w:r w:rsidRPr="0057424B">
        <w:t xml:space="preserve"> </w:t>
      </w:r>
      <w:r w:rsidR="00510B82" w:rsidRPr="0057424B">
        <w:t>The s</w:t>
      </w:r>
      <w:r w:rsidRPr="0057424B">
        <w:t xml:space="preserve">atisfaction of all the shareholders is essential to ensure their active involvement in all the different phases of the project. </w:t>
      </w:r>
    </w:p>
    <w:p w14:paraId="487C64EB" w14:textId="43FF673A" w:rsidR="0055413B" w:rsidRPr="0057424B" w:rsidRDefault="0055413B" w:rsidP="00B6128F">
      <w:pPr>
        <w:pStyle w:val="Title2"/>
        <w:rPr>
          <w:b/>
          <w:bCs/>
        </w:rPr>
      </w:pPr>
      <w:r w:rsidRPr="0057424B">
        <w:rPr>
          <w:b/>
          <w:bCs/>
        </w:rPr>
        <w:t>Conclusion</w:t>
      </w:r>
    </w:p>
    <w:p w14:paraId="3827F7EF" w14:textId="0B66E253" w:rsidR="006B6AFC" w:rsidRPr="0057424B" w:rsidRDefault="00B6128F" w:rsidP="00B6128F">
      <w:pPr>
        <w:pStyle w:val="Title2"/>
        <w:jc w:val="left"/>
      </w:pPr>
      <w:r w:rsidRPr="0057424B">
        <w:tab/>
        <w:t>In a nutshell, it is critical to indicate that project manager</w:t>
      </w:r>
      <w:r w:rsidR="004E653D" w:rsidRPr="0057424B">
        <w:t>s</w:t>
      </w:r>
      <w:r w:rsidRPr="0057424B">
        <w:t xml:space="preserve"> of</w:t>
      </w:r>
      <w:r w:rsidR="004E653D" w:rsidRPr="0057424B">
        <w:t xml:space="preserve"> an</w:t>
      </w:r>
      <w:r w:rsidRPr="0057424B">
        <w:t xml:space="preserve"> IT </w:t>
      </w:r>
      <w:r w:rsidR="004E653D" w:rsidRPr="0057424B">
        <w:t>h</w:t>
      </w:r>
      <w:r w:rsidRPr="0057424B">
        <w:t xml:space="preserve">elp desk play </w:t>
      </w:r>
      <w:r w:rsidR="004E653D" w:rsidRPr="0057424B">
        <w:t xml:space="preserve">the </w:t>
      </w:r>
      <w:r w:rsidRPr="0057424B">
        <w:t xml:space="preserve">role </w:t>
      </w:r>
      <w:r w:rsidR="004E653D" w:rsidRPr="0057424B">
        <w:t>of</w:t>
      </w:r>
      <w:r w:rsidRPr="0057424B">
        <w:t xml:space="preserve"> the captain to ensure the success of the entire project. It is </w:t>
      </w:r>
      <w:r w:rsidR="00510B82" w:rsidRPr="0057424B">
        <w:t xml:space="preserve">the </w:t>
      </w:r>
      <w:r w:rsidRPr="0057424B">
        <w:t xml:space="preserve">main duty of the project manager to assess the actual concerns of all the shareholders and address these issues to attain better outcomes in the end. </w:t>
      </w:r>
      <w:r w:rsidR="00A65168" w:rsidRPr="0057424B">
        <w:t xml:space="preserve">Measurement of the project performance is essential to propose better practical measures for </w:t>
      </w:r>
      <w:r w:rsidR="00510B82" w:rsidRPr="0057424B">
        <w:t xml:space="preserve">a </w:t>
      </w:r>
      <w:r w:rsidR="00A65168" w:rsidRPr="0057424B">
        <w:t xml:space="preserve">future project. </w:t>
      </w:r>
      <w:r w:rsidR="0057424B">
        <w:t xml:space="preserve">Consideration of all the different phases of the project management is important to ensure the </w:t>
      </w:r>
      <w:r w:rsidR="00706F48">
        <w:t xml:space="preserve">element of potential development. </w:t>
      </w:r>
      <w:bookmarkStart w:id="0" w:name="_GoBack"/>
      <w:bookmarkEnd w:id="0"/>
    </w:p>
    <w:p w14:paraId="6C2570E5" w14:textId="77777777" w:rsidR="006B6AFC" w:rsidRPr="0057424B" w:rsidRDefault="006B6AFC">
      <w:r w:rsidRPr="0057424B">
        <w:br w:type="page"/>
      </w:r>
    </w:p>
    <w:p w14:paraId="7BD4F29F" w14:textId="1AAA1C95" w:rsidR="00B6128F" w:rsidRPr="0057424B" w:rsidRDefault="006B6AFC" w:rsidP="006B6AFC">
      <w:pPr>
        <w:pStyle w:val="Title2"/>
        <w:rPr>
          <w:b/>
          <w:bCs/>
        </w:rPr>
      </w:pPr>
      <w:r w:rsidRPr="0057424B">
        <w:rPr>
          <w:b/>
          <w:bCs/>
        </w:rPr>
        <w:lastRenderedPageBreak/>
        <w:t>References</w:t>
      </w:r>
    </w:p>
    <w:p w14:paraId="57D8DCEE" w14:textId="26331299" w:rsidR="006B6AFC" w:rsidRPr="0057424B" w:rsidRDefault="006B6AFC" w:rsidP="006B6AFC">
      <w:pPr>
        <w:pStyle w:val="Bibliography"/>
        <w:rPr>
          <w:rFonts w:ascii="Times New Roman" w:hAnsi="Times New Roman" w:cs="Times New Roman"/>
        </w:rPr>
      </w:pPr>
      <w:r w:rsidRPr="0057424B">
        <w:fldChar w:fldCharType="begin"/>
      </w:r>
      <w:r w:rsidRPr="0057424B">
        <w:instrText xml:space="preserve"> ADDIN ZOTERO_BIBL {"uncited":[],"omitted":[],"custom":[]} CSL_BIBLIOGRAPHY </w:instrText>
      </w:r>
      <w:r w:rsidRPr="0057424B">
        <w:fldChar w:fldCharType="separate"/>
      </w:r>
      <w:r w:rsidRPr="0057424B">
        <w:rPr>
          <w:rFonts w:ascii="Times New Roman" w:hAnsi="Times New Roman" w:cs="Times New Roman"/>
        </w:rPr>
        <w:t xml:space="preserve">Charvat, J. (2003). </w:t>
      </w:r>
      <w:r w:rsidRPr="0057424B">
        <w:rPr>
          <w:rFonts w:ascii="Times New Roman" w:hAnsi="Times New Roman" w:cs="Times New Roman"/>
          <w:i/>
          <w:iCs/>
        </w:rPr>
        <w:t>Project Management Methodologies: Selecting, Implementing, and Supporting Methodologies and Processes for Projects</w:t>
      </w:r>
      <w:r w:rsidRPr="0057424B">
        <w:rPr>
          <w:rFonts w:ascii="Times New Roman" w:hAnsi="Times New Roman" w:cs="Times New Roman"/>
        </w:rPr>
        <w:t>. Retrieved from https://books.google.com/books?id=Pd5AnH3ZA1AC</w:t>
      </w:r>
    </w:p>
    <w:p w14:paraId="35A0752C" w14:textId="71357519" w:rsidR="006B6AFC" w:rsidRPr="0057424B" w:rsidRDefault="006B6AFC" w:rsidP="006B6AFC">
      <w:pPr>
        <w:pStyle w:val="Bibliography"/>
        <w:rPr>
          <w:rFonts w:ascii="Times New Roman" w:hAnsi="Times New Roman" w:cs="Times New Roman"/>
        </w:rPr>
      </w:pPr>
      <w:r w:rsidRPr="0057424B">
        <w:rPr>
          <w:rFonts w:ascii="Times New Roman" w:hAnsi="Times New Roman" w:cs="Times New Roman"/>
        </w:rPr>
        <w:t>Fichman, R. G., Keil, M., &amp; Tiwana, A. (2005). Beyond valuation:</w:t>
      </w:r>
      <w:r w:rsidR="0057424B">
        <w:rPr>
          <w:rFonts w:ascii="Times New Roman" w:hAnsi="Times New Roman" w:cs="Times New Roman"/>
        </w:rPr>
        <w:t xml:space="preserve"> </w:t>
      </w:r>
      <w:r w:rsidRPr="0057424B">
        <w:rPr>
          <w:rFonts w:ascii="Times New Roman" w:hAnsi="Times New Roman" w:cs="Times New Roman"/>
        </w:rPr>
        <w:t xml:space="preserve">“Options thinking” in IT project management. </w:t>
      </w:r>
      <w:r w:rsidRPr="0057424B">
        <w:rPr>
          <w:rFonts w:ascii="Times New Roman" w:hAnsi="Times New Roman" w:cs="Times New Roman"/>
          <w:i/>
          <w:iCs/>
        </w:rPr>
        <w:t>California Management Review</w:t>
      </w:r>
      <w:r w:rsidRPr="0057424B">
        <w:rPr>
          <w:rFonts w:ascii="Times New Roman" w:hAnsi="Times New Roman" w:cs="Times New Roman"/>
        </w:rPr>
        <w:t xml:space="preserve">, </w:t>
      </w:r>
      <w:r w:rsidRPr="0057424B">
        <w:rPr>
          <w:rFonts w:ascii="Times New Roman" w:hAnsi="Times New Roman" w:cs="Times New Roman"/>
          <w:i/>
          <w:iCs/>
        </w:rPr>
        <w:t>47</w:t>
      </w:r>
      <w:r w:rsidRPr="0057424B">
        <w:rPr>
          <w:rFonts w:ascii="Times New Roman" w:hAnsi="Times New Roman" w:cs="Times New Roman"/>
        </w:rPr>
        <w:t>(2), 74–96.</w:t>
      </w:r>
    </w:p>
    <w:p w14:paraId="67BBE33C" w14:textId="77777777" w:rsidR="006B6AFC" w:rsidRPr="0057424B" w:rsidRDefault="006B6AFC" w:rsidP="006B6AFC">
      <w:pPr>
        <w:pStyle w:val="Bibliography"/>
        <w:rPr>
          <w:rFonts w:ascii="Times New Roman" w:hAnsi="Times New Roman" w:cs="Times New Roman"/>
        </w:rPr>
      </w:pPr>
      <w:r w:rsidRPr="0057424B">
        <w:rPr>
          <w:rFonts w:ascii="Times New Roman" w:hAnsi="Times New Roman" w:cs="Times New Roman"/>
        </w:rPr>
        <w:t xml:space="preserve">Nelson, R. R. (2007). IT project management: Infamous failures, classic mistakes, and best practices. </w:t>
      </w:r>
      <w:r w:rsidRPr="0057424B">
        <w:rPr>
          <w:rFonts w:ascii="Times New Roman" w:hAnsi="Times New Roman" w:cs="Times New Roman"/>
          <w:i/>
          <w:iCs/>
        </w:rPr>
        <w:t>MIS Quarterly Executive</w:t>
      </w:r>
      <w:r w:rsidRPr="0057424B">
        <w:rPr>
          <w:rFonts w:ascii="Times New Roman" w:hAnsi="Times New Roman" w:cs="Times New Roman"/>
        </w:rPr>
        <w:t xml:space="preserve">, </w:t>
      </w:r>
      <w:r w:rsidRPr="0057424B">
        <w:rPr>
          <w:rFonts w:ascii="Times New Roman" w:hAnsi="Times New Roman" w:cs="Times New Roman"/>
          <w:i/>
          <w:iCs/>
        </w:rPr>
        <w:t>6</w:t>
      </w:r>
      <w:r w:rsidRPr="0057424B">
        <w:rPr>
          <w:rFonts w:ascii="Times New Roman" w:hAnsi="Times New Roman" w:cs="Times New Roman"/>
        </w:rPr>
        <w:t>(2).</w:t>
      </w:r>
    </w:p>
    <w:p w14:paraId="7368E871" w14:textId="2E09753A" w:rsidR="006B6AFC" w:rsidRDefault="006B6AFC" w:rsidP="006B6AFC">
      <w:pPr>
        <w:pStyle w:val="Title2"/>
        <w:jc w:val="left"/>
      </w:pPr>
      <w:r w:rsidRPr="0057424B"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7D7C4BA" w14:textId="77777777" w:rsidR="0054225D" w:rsidRDefault="0054225D">
      <w:pPr>
        <w:spacing w:line="240" w:lineRule="auto"/>
      </w:pPr>
      <w:r>
        <w:separator/>
      </w:r>
    </w:p>
    <w:p w14:paraId="7BA2C3AC" w14:textId="77777777" w:rsidR="0054225D" w:rsidRDefault="0054225D"/>
  </w:endnote>
  <w:endnote w:type="continuationSeparator" w:id="0">
    <w:p w14:paraId="712A144A" w14:textId="77777777" w:rsidR="0054225D" w:rsidRDefault="0054225D">
      <w:pPr>
        <w:spacing w:line="240" w:lineRule="auto"/>
      </w:pPr>
      <w:r>
        <w:continuationSeparator/>
      </w:r>
    </w:p>
    <w:p w14:paraId="76594594" w14:textId="77777777" w:rsidR="0054225D" w:rsidRDefault="0054225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BD502A9" w14:textId="77777777" w:rsidR="0054225D" w:rsidRDefault="0054225D">
      <w:pPr>
        <w:spacing w:line="240" w:lineRule="auto"/>
      </w:pPr>
      <w:r>
        <w:separator/>
      </w:r>
    </w:p>
    <w:p w14:paraId="05D3BBDB" w14:textId="77777777" w:rsidR="0054225D" w:rsidRDefault="0054225D"/>
  </w:footnote>
  <w:footnote w:type="continuationSeparator" w:id="0">
    <w:p w14:paraId="236EE84B" w14:textId="77777777" w:rsidR="0054225D" w:rsidRDefault="0054225D">
      <w:pPr>
        <w:spacing w:line="240" w:lineRule="auto"/>
      </w:pPr>
      <w:r>
        <w:continuationSeparator/>
      </w:r>
    </w:p>
    <w:p w14:paraId="70D23A5E" w14:textId="77777777" w:rsidR="0054225D" w:rsidRDefault="0054225D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3F5A820" w14:textId="5DCE15C1" w:rsidR="00E81978" w:rsidRDefault="00F762F1">
    <w:pPr>
      <w:pStyle w:val="Header"/>
    </w:pPr>
    <w:r>
      <w:t>BUSINESS AND MANAGEMENT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706F48">
      <w:rPr>
        <w:rStyle w:val="Strong"/>
        <w:noProof/>
      </w:rPr>
      <w:t>6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986F4B" w14:textId="0B43C610" w:rsidR="00E81978" w:rsidRDefault="005D3A03">
    <w:pPr>
      <w:pStyle w:val="Header"/>
      <w:rPr>
        <w:rStyle w:val="Strong"/>
      </w:rPr>
    </w:pPr>
    <w:r>
      <w:t xml:space="preserve">Running head: </w:t>
    </w:r>
    <w:r w:rsidR="00F762F1">
      <w:t>BUSINESS AND MANAGEMENT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57424B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QUA7hvgCCwAAAA="/>
  </w:docVars>
  <w:rsids>
    <w:rsidRoot w:val="005C39B5"/>
    <w:rsid w:val="00046BB3"/>
    <w:rsid w:val="00056768"/>
    <w:rsid w:val="00057FF5"/>
    <w:rsid w:val="000A1A75"/>
    <w:rsid w:val="000A40AE"/>
    <w:rsid w:val="000B50A6"/>
    <w:rsid w:val="000D3F41"/>
    <w:rsid w:val="00102E7D"/>
    <w:rsid w:val="00164B16"/>
    <w:rsid w:val="00175F1B"/>
    <w:rsid w:val="001856E3"/>
    <w:rsid w:val="001B3BD4"/>
    <w:rsid w:val="001C58D3"/>
    <w:rsid w:val="001D3FBC"/>
    <w:rsid w:val="001D4F0B"/>
    <w:rsid w:val="001F3A6A"/>
    <w:rsid w:val="001F5E02"/>
    <w:rsid w:val="00231E9A"/>
    <w:rsid w:val="002527F7"/>
    <w:rsid w:val="002B1CAB"/>
    <w:rsid w:val="002D7612"/>
    <w:rsid w:val="003108A5"/>
    <w:rsid w:val="00314E76"/>
    <w:rsid w:val="00355DCA"/>
    <w:rsid w:val="00381979"/>
    <w:rsid w:val="00390447"/>
    <w:rsid w:val="003A4DC8"/>
    <w:rsid w:val="003D2F33"/>
    <w:rsid w:val="004040A6"/>
    <w:rsid w:val="00410569"/>
    <w:rsid w:val="00462F2F"/>
    <w:rsid w:val="004724D7"/>
    <w:rsid w:val="004E653D"/>
    <w:rsid w:val="005015DC"/>
    <w:rsid w:val="00510B82"/>
    <w:rsid w:val="0053278F"/>
    <w:rsid w:val="0054225D"/>
    <w:rsid w:val="00551A02"/>
    <w:rsid w:val="005534FA"/>
    <w:rsid w:val="0055413B"/>
    <w:rsid w:val="0057424B"/>
    <w:rsid w:val="0059257B"/>
    <w:rsid w:val="00592623"/>
    <w:rsid w:val="00594E31"/>
    <w:rsid w:val="005B3A43"/>
    <w:rsid w:val="005B5AD6"/>
    <w:rsid w:val="005C39B5"/>
    <w:rsid w:val="005D3A03"/>
    <w:rsid w:val="0061252D"/>
    <w:rsid w:val="00635780"/>
    <w:rsid w:val="00673BDA"/>
    <w:rsid w:val="00695BE3"/>
    <w:rsid w:val="006A1DCC"/>
    <w:rsid w:val="006A6110"/>
    <w:rsid w:val="006B6AFC"/>
    <w:rsid w:val="007002CC"/>
    <w:rsid w:val="00706F48"/>
    <w:rsid w:val="00737932"/>
    <w:rsid w:val="007C6B13"/>
    <w:rsid w:val="007D0234"/>
    <w:rsid w:val="007F266E"/>
    <w:rsid w:val="007F378F"/>
    <w:rsid w:val="007F5A7E"/>
    <w:rsid w:val="008002C0"/>
    <w:rsid w:val="00806F37"/>
    <w:rsid w:val="0083248F"/>
    <w:rsid w:val="0084058F"/>
    <w:rsid w:val="008503CB"/>
    <w:rsid w:val="0087449E"/>
    <w:rsid w:val="008A4B0B"/>
    <w:rsid w:val="008A54EC"/>
    <w:rsid w:val="008B6C11"/>
    <w:rsid w:val="008C3B98"/>
    <w:rsid w:val="008C5323"/>
    <w:rsid w:val="008D3B0E"/>
    <w:rsid w:val="008D477A"/>
    <w:rsid w:val="00913675"/>
    <w:rsid w:val="00984A31"/>
    <w:rsid w:val="009A5CED"/>
    <w:rsid w:val="009A6A3B"/>
    <w:rsid w:val="009B5D4A"/>
    <w:rsid w:val="009F505B"/>
    <w:rsid w:val="00A05C81"/>
    <w:rsid w:val="00A154A5"/>
    <w:rsid w:val="00A345C6"/>
    <w:rsid w:val="00A65168"/>
    <w:rsid w:val="00A8086B"/>
    <w:rsid w:val="00A85EE6"/>
    <w:rsid w:val="00AF541B"/>
    <w:rsid w:val="00B062B3"/>
    <w:rsid w:val="00B5297E"/>
    <w:rsid w:val="00B537C3"/>
    <w:rsid w:val="00B6128F"/>
    <w:rsid w:val="00B61D7A"/>
    <w:rsid w:val="00B823AA"/>
    <w:rsid w:val="00BA45DB"/>
    <w:rsid w:val="00BB7BC7"/>
    <w:rsid w:val="00BC18BC"/>
    <w:rsid w:val="00BF08A6"/>
    <w:rsid w:val="00BF4184"/>
    <w:rsid w:val="00C0601E"/>
    <w:rsid w:val="00C31D30"/>
    <w:rsid w:val="00C36ABB"/>
    <w:rsid w:val="00CC7D59"/>
    <w:rsid w:val="00CD6E39"/>
    <w:rsid w:val="00CF60A5"/>
    <w:rsid w:val="00CF6E91"/>
    <w:rsid w:val="00D02A4C"/>
    <w:rsid w:val="00D63131"/>
    <w:rsid w:val="00D70F8E"/>
    <w:rsid w:val="00D85B68"/>
    <w:rsid w:val="00D93CFC"/>
    <w:rsid w:val="00DB44B0"/>
    <w:rsid w:val="00DE0C67"/>
    <w:rsid w:val="00E53777"/>
    <w:rsid w:val="00E6004D"/>
    <w:rsid w:val="00E805D9"/>
    <w:rsid w:val="00E81978"/>
    <w:rsid w:val="00E970FC"/>
    <w:rsid w:val="00ED7535"/>
    <w:rsid w:val="00EE5314"/>
    <w:rsid w:val="00EE6C79"/>
    <w:rsid w:val="00F27F15"/>
    <w:rsid w:val="00F379B7"/>
    <w:rsid w:val="00F525FA"/>
    <w:rsid w:val="00F57D2C"/>
    <w:rsid w:val="00F727F5"/>
    <w:rsid w:val="00F762F1"/>
    <w:rsid w:val="00FF030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566</Words>
  <Characters>8927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19-06-12T1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uEo8LPXm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